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616919" w:rsidRDefault="00616919">
      <w:pPr>
        <w:rPr>
          <w:sz w:val="36"/>
          <w:szCs w:val="36"/>
        </w:rPr>
      </w:pPr>
      <w:r w:rsidRPr="00616919">
        <w:rPr>
          <w:sz w:val="36"/>
          <w:szCs w:val="36"/>
        </w:rPr>
        <w:t>Stress</w:t>
      </w:r>
    </w:p>
    <w:p w14:paraId="12C38A23" w14:textId="33BD8100" w:rsidR="00616919" w:rsidRDefault="00616919">
      <w:r>
        <w:t>- O que é</w:t>
      </w:r>
    </w:p>
    <w:p w14:paraId="1BB3C332" w14:textId="038C838E" w:rsidR="00616919" w:rsidRDefault="00201762" w:rsidP="00A57BFD">
      <w:pPr>
        <w:ind w:firstLine="708"/>
      </w:pPr>
      <w:r>
        <w:t>Entende-se por stress a série de processos que provoquem uma alteração da homeostasia</w:t>
      </w:r>
      <w:r>
        <w:rPr>
          <w:rStyle w:val="FootnoteReference"/>
        </w:rPr>
        <w:footnoteReference w:id="1"/>
      </w:r>
      <w:r>
        <w:t xml:space="preserve">, </w:t>
      </w:r>
      <w:r w:rsidRPr="00F17FF5">
        <w:t>sendo necessária uma resposta adaptativa do organismo de forma a</w:t>
      </w:r>
      <w:r>
        <w:t xml:space="preserve"> </w:t>
      </w:r>
      <w:r w:rsidRPr="00F17FF5">
        <w:t>recuperar a mesma</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2A4DDD">
        <w:rPr>
          <w:noProof/>
        </w:rPr>
        <w:t>(Sinha, 2008)</w:t>
      </w:r>
      <w:r>
        <w:fldChar w:fldCharType="end"/>
      </w:r>
      <w:r w:rsidRPr="00F17FF5">
        <w:t>.</w:t>
      </w:r>
      <w:r w:rsidR="00A57BFD">
        <w:t xml:space="preserve"> Posto isto, d</w:t>
      </w:r>
      <w:r w:rsidR="00616919">
        <w:t>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w:t>
      </w:r>
      <w:r w:rsidR="00A57BFD">
        <w:t xml:space="preserve"> </w:t>
      </w:r>
      <w:r w:rsidR="00A57BFD">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A57BFD">
        <w:fldChar w:fldCharType="separate"/>
      </w:r>
      <w:r w:rsidR="00A57BFD" w:rsidRPr="00A57BFD">
        <w:rPr>
          <w:noProof/>
        </w:rPr>
        <w:t>(Vindel, 2022)</w:t>
      </w:r>
      <w:r w:rsidR="00A57BFD">
        <w:fldChar w:fldCharType="end"/>
      </w:r>
      <w:r w:rsidR="00616919">
        <w:t xml:space="preserve">. </w:t>
      </w:r>
    </w:p>
    <w:p w14:paraId="30D0DCB2" w14:textId="24D9374A" w:rsidR="00616919" w:rsidRDefault="00616919" w:rsidP="002F31BE">
      <w:pPr>
        <w:ind w:firstLine="708"/>
        <w:jc w:val="both"/>
      </w:pPr>
      <w:r>
        <w:t>Em resposta a este fenómeno, a nossa mente, o nosso corpo e o nosso comportamento são ativados ao mesmo tempo, levando uma pessoa a pensar mais rapidamente</w:t>
      </w:r>
      <w:r w:rsidR="002F31BE">
        <w:t xml:space="preserve"> – permitindo a sobrevivência em situações de luta ou fuga </w:t>
      </w:r>
      <w:r w:rsidR="002F31BE">
        <w:fldChar w:fldCharType="begin" w:fldLock="1"/>
      </w:r>
      <w:r w:rsidR="00B254A5">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F31BE">
        <w:fldChar w:fldCharType="separate"/>
      </w:r>
      <w:r w:rsidR="002F31BE" w:rsidRPr="002F31BE">
        <w:rPr>
          <w:noProof/>
        </w:rPr>
        <w:t>(Sinha &amp; Jastreboff, 2013)</w:t>
      </w:r>
      <w:r w:rsidR="002F31BE">
        <w:fldChar w:fldCharType="end"/>
      </w:r>
      <w:r w:rsidR="002F31BE">
        <w:t xml:space="preserve"> – o </w:t>
      </w:r>
      <w:r>
        <w:t>que pode gerar emoções positivas</w:t>
      </w:r>
      <w:r w:rsidR="002F31BE">
        <w:t>,</w:t>
      </w:r>
      <w:r>
        <w:t xml:space="preserve">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r w:rsidR="002F31BE">
        <w:t xml:space="preserve"> </w:t>
      </w:r>
      <w:r w:rsidR="002F31BE">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F31BE">
        <w:fldChar w:fldCharType="separate"/>
      </w:r>
      <w:r w:rsidR="002F31BE" w:rsidRPr="002F31BE">
        <w:rPr>
          <w:noProof/>
        </w:rPr>
        <w:t>(Vindel, 2022)</w:t>
      </w:r>
      <w:r w:rsidR="002F31BE">
        <w:fldChar w:fldCharType="end"/>
      </w:r>
      <w:r>
        <w:t>.</w:t>
      </w:r>
    </w:p>
    <w:p w14:paraId="1A2A1E91" w14:textId="187F3A23" w:rsidR="002F31BE" w:rsidRDefault="002F31BE" w:rsidP="002F31BE">
      <w:pPr>
        <w:ind w:firstLine="708"/>
      </w:pPr>
      <w:r>
        <w:t>Existem variados exemplos de</w:t>
      </w:r>
      <w:r w:rsidRPr="00F17FF5">
        <w:t xml:space="preserve"> stress</w:t>
      </w:r>
      <w:r>
        <w:t>,</w:t>
      </w:r>
      <w:r w:rsidRPr="00F17FF5">
        <w:t xml:space="preserve"> emocional ou psicológico</w:t>
      </w:r>
      <w:r>
        <w:t xml:space="preserve"> e fisiológico, tais como </w:t>
      </w:r>
      <w:r w:rsidRPr="00F17FF5">
        <w:t xml:space="preserve">problemas interpessoais, </w:t>
      </w:r>
      <w:r>
        <w:t>o fim</w:t>
      </w:r>
      <w:r w:rsidRPr="00F17FF5">
        <w:t xml:space="preserve"> de uma relação, luto e desemprego e</w:t>
      </w:r>
      <w:r>
        <w:t>,</w:t>
      </w:r>
      <w:r w:rsidRPr="00F17FF5">
        <w:t xml:space="preserve"> como exemplos de stress fisiológico</w:t>
      </w:r>
      <w:r>
        <w:t>,</w:t>
      </w:r>
      <w:r w:rsidRPr="00F17FF5">
        <w:t xml:space="preserve"> fome, insónia, hipo</w:t>
      </w:r>
      <w:r>
        <w:t>termia</w:t>
      </w:r>
      <w:r w:rsidRPr="00F17FF5">
        <w:t xml:space="preserve"> e hipertermia, efeitos do uso de drogas psicoativas e sua privação e ainda doenças crónicas e intervenções cirúrgicas</w:t>
      </w:r>
      <w:r>
        <w:t xml:space="preserve"> </w:t>
      </w:r>
      <w:r>
        <w:fldChar w:fldCharType="begin" w:fldLock="1"/>
      </w:r>
      <w: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fldChar w:fldCharType="separate"/>
      </w:r>
      <w:r w:rsidRPr="002A4DDD">
        <w:rPr>
          <w:noProof/>
        </w:rPr>
        <w:t>(Sinha &amp; Jastreboff, 2013)</w:t>
      </w:r>
      <w:r>
        <w:fldChar w:fldCharType="end"/>
      </w:r>
      <w:r w:rsidRPr="00F17FF5">
        <w:t>.</w:t>
      </w:r>
    </w:p>
    <w:p w14:paraId="2245198E" w14:textId="7F3A88F8" w:rsidR="00F60A81" w:rsidRPr="00F17FF5" w:rsidRDefault="00F60A81" w:rsidP="002F31BE">
      <w:pPr>
        <w:ind w:firstLine="708"/>
      </w:pPr>
      <w:r>
        <w:t xml:space="preserve">Ressalve-se que, e apesar do stress se centrar numa resposta instintiva ao perigo iminente, </w:t>
      </w:r>
      <w:r w:rsidRPr="00F17FF5">
        <w:t>elevados níveis de exposição ao stress provocam uma desregulação neural, metabólica e comportamental</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D919EB">
        <w:rPr>
          <w:noProof/>
        </w:rPr>
        <w:t>(Sinha, 2008)</w:t>
      </w:r>
      <w:r>
        <w:fldChar w:fldCharType="end"/>
      </w:r>
      <w:r w:rsidRPr="00F17FF5">
        <w:t>.</w:t>
      </w:r>
    </w:p>
    <w:p w14:paraId="7DE9961A" w14:textId="77777777" w:rsidR="00616919" w:rsidRDefault="00616919"/>
    <w:p w14:paraId="693D5AD0" w14:textId="5B053E89" w:rsidR="00616919" w:rsidRDefault="00616919">
      <w:r>
        <w:t>- Ciclo do stress</w:t>
      </w:r>
    </w:p>
    <w:p w14:paraId="2E8A3369" w14:textId="1D25DC35" w:rsidR="00C075EA" w:rsidRDefault="00C075EA">
      <w:r>
        <w:tab/>
      </w:r>
      <w:r w:rsidRPr="00C075EA">
        <w:t xml:space="preserve">Quando surge uma exigência à qual </w:t>
      </w:r>
      <w:r>
        <w:t>o ser humano tem de</w:t>
      </w:r>
      <w:r w:rsidRPr="00C075EA">
        <w:t xml:space="preserve"> dar resposta, mas para a qual </w:t>
      </w:r>
      <w:r>
        <w:t>não está</w:t>
      </w:r>
      <w:r w:rsidRPr="00C075EA">
        <w:t xml:space="preserve"> preparado por não dispor de recursos suficientes, o sistema nervoso </w:t>
      </w:r>
      <w:r w:rsidR="00B254A5">
        <w:t xml:space="preserve">inicia processo do stress, ao </w:t>
      </w:r>
      <w:r w:rsidRPr="00C075EA">
        <w:t>envia</w:t>
      </w:r>
      <w:r w:rsidR="00B254A5">
        <w:t>r</w:t>
      </w:r>
      <w:r w:rsidRPr="00C075EA">
        <w:t xml:space="preserve"> sinais a partir do córtex cerebral para o hipotálamo e, </w:t>
      </w:r>
      <w:r w:rsidR="00B254A5">
        <w:t>posteriormente</w:t>
      </w:r>
      <w:r w:rsidRPr="00C075EA">
        <w:t>, para a medula das glândulas suprarrenais</w:t>
      </w:r>
      <w:r w:rsidR="00B254A5">
        <w:t xml:space="preserve"> que, em última instância, originam cortisol, a chamada hormona do stress. Assim, o ciclo do stress é uma designação dada ao processo de formação de cortisol, de modo a retardar ou mobilizar diferentes funções ou órgãos do indivíduo – </w:t>
      </w:r>
      <w:r w:rsidR="00B254A5" w:rsidRPr="00C075EA">
        <w:t>preparando</w:t>
      </w:r>
      <w:r w:rsidR="00B254A5">
        <w:t>-se</w:t>
      </w:r>
      <w:r w:rsidR="00B254A5" w:rsidRPr="00B254A5">
        <w:t xml:space="preserve"> para enfrentar</w:t>
      </w:r>
      <w:r w:rsidR="00B254A5">
        <w:t xml:space="preserve"> </w:t>
      </w:r>
      <w:r w:rsidR="00B254A5" w:rsidRPr="00B254A5">
        <w:t xml:space="preserve">melhor a circunstância </w:t>
      </w:r>
      <w:r w:rsidR="00B254A5">
        <w:t>que atravessa</w:t>
      </w:r>
      <w:r w:rsidR="00B254A5" w:rsidRPr="00B254A5">
        <w:t>, priorizando ações como lutar ou fugir, ficar paralisado ou responder a outras exigências</w:t>
      </w:r>
      <w:r w:rsidR="00B254A5">
        <w:t xml:space="preserve"> </w:t>
      </w:r>
      <w:r w:rsidR="00B254A5">
        <w:fldChar w:fldCharType="begin" w:fldLock="1"/>
      </w:r>
      <w:r w:rsidR="00C53728">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254A5">
        <w:fldChar w:fldCharType="separate"/>
      </w:r>
      <w:r w:rsidR="00B254A5" w:rsidRPr="00B254A5">
        <w:rPr>
          <w:noProof/>
        </w:rPr>
        <w:t>(Vindel, 2022)</w:t>
      </w:r>
      <w:r w:rsidR="00B254A5">
        <w:fldChar w:fldCharType="end"/>
      </w:r>
      <w:r w:rsidR="00B254A5" w:rsidRPr="00B254A5">
        <w:t>.</w:t>
      </w:r>
      <w:r w:rsidR="00B254A5" w:rsidRPr="00B254A5">
        <w:tab/>
      </w:r>
      <w:r w:rsidR="00B254A5">
        <w:t xml:space="preserve"> </w:t>
      </w:r>
    </w:p>
    <w:p w14:paraId="09CB7C54" w14:textId="475E7E80" w:rsidR="00A256F0" w:rsidRDefault="00A256F0" w:rsidP="00A256F0">
      <w:pPr>
        <w:jc w:val="center"/>
      </w:pPr>
      <w:r>
        <w:rPr>
          <w:noProof/>
        </w:rPr>
        <w:lastRenderedPageBreak/>
        <w:drawing>
          <wp:inline distT="0" distB="0" distL="0" distR="0" wp14:anchorId="390CDE20" wp14:editId="2140A1B0">
            <wp:extent cx="3285042" cy="3704492"/>
            <wp:effectExtent l="0" t="0" r="0" b="0"/>
            <wp:docPr id="47056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3A3CE6F" w14:textId="4D8BFB87" w:rsidR="007E0A64" w:rsidRDefault="00A256F0" w:rsidP="007E0A64">
      <w:pPr>
        <w:jc w:val="both"/>
      </w:pPr>
      <w:r>
        <w:t xml:space="preserve">Fig.1 – O HPA e a importância para o ciclo do stress. O hipotálamo, uma vez estimulado, produz a </w:t>
      </w:r>
      <w:r w:rsidRPr="00A256F0">
        <w:t>hormona libertadora da corticotro</w:t>
      </w:r>
      <w:r w:rsidR="009B0524">
        <w:t>f</w:t>
      </w:r>
      <w:r w:rsidRPr="00A256F0">
        <w:t>ina</w:t>
      </w:r>
      <w:r w:rsidRPr="00A256F0">
        <w:t xml:space="preserve"> </w:t>
      </w:r>
      <w:r w:rsidR="009B0524">
        <w:t xml:space="preserve">(CRH) nos seus neurónios e </w:t>
      </w:r>
      <w:r>
        <w:t>liberta</w:t>
      </w:r>
      <w:r w:rsidR="009B0524">
        <w:t xml:space="preserve">-a, sendo encaminhada para a hipófise para produzir a hormona </w:t>
      </w:r>
      <w:proofErr w:type="spellStart"/>
      <w:r w:rsidR="009B0524">
        <w:t>adenocorticotrófica</w:t>
      </w:r>
      <w:proofErr w:type="spellEnd"/>
      <w:r w:rsidR="009B0524">
        <w:t xml:space="preserve"> (ACTH). Esta substância é, posteriormente, encaminhada para o sangue com a intenção de chegar às glândulas suprarrenais, onde é estimulada a produção de cortisol. </w:t>
      </w:r>
      <w:r w:rsidR="00D3705F">
        <w:t>Também nestas estruturas são sintetizadas catecolaminas, como a adrenalina, noradrenalina e a dopamina</w:t>
      </w:r>
      <w:r w:rsidR="001E5AAD">
        <w:t xml:space="preserve"> que, junto com o cortisol, </w:t>
      </w:r>
      <w:r w:rsidR="00F46F99">
        <w:t>são encaminhados para vários tecidos-alvo</w:t>
      </w:r>
      <w:r w:rsidR="003E4B4E">
        <w:t xml:space="preserve">, de modo a </w:t>
      </w:r>
      <w:r w:rsidR="001E5AAD">
        <w:t>controla</w:t>
      </w:r>
      <w:r w:rsidR="003E4B4E">
        <w:t>r</w:t>
      </w:r>
      <w:r w:rsidR="001E5AAD">
        <w:t xml:space="preserve"> diferentes órgãos ou funções do organismo</w:t>
      </w:r>
      <w:r w:rsidR="00D3705F">
        <w:t xml:space="preserve">. </w:t>
      </w:r>
      <w:r w:rsidR="00FE26DA">
        <w:t xml:space="preserve">Atente-se à presença na figura de “sentidos proibidos”, que representam os mecanismos de feedback negativo tanto do ACTH como do cortisol </w:t>
      </w:r>
      <w:r w:rsidR="007E0A64">
        <w:t>–</w:t>
      </w:r>
      <w:r w:rsidR="00FE26DA">
        <w:t xml:space="preserve"> </w:t>
      </w:r>
      <w:r w:rsidR="007E0A64">
        <w:t>isto é, o ACTH retroalimenta negativamente o sistema, inibindo a produção de CRH, e o cortisol, que também o afeta negativamente, reduz a produção das hormonas de ACTH e CRH</w:t>
      </w:r>
      <w:r w:rsidR="00C53728">
        <w:t xml:space="preserve"> </w:t>
      </w:r>
      <w:r w:rsidR="00C53728">
        <w:fldChar w:fldCharType="begin" w:fldLock="1"/>
      </w:r>
      <w:r w:rsidR="00260607">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00C53728">
        <w:fldChar w:fldCharType="separate"/>
      </w:r>
      <w:r w:rsidR="00C53728" w:rsidRPr="00C53728">
        <w:rPr>
          <w:noProof/>
        </w:rPr>
        <w:t>(Marques et al., n.d.; Vindel, 2022)</w:t>
      </w:r>
      <w:r w:rsidR="00C53728">
        <w:fldChar w:fldCharType="end"/>
      </w:r>
      <w:r w:rsidR="007E0A64">
        <w:t>.</w:t>
      </w:r>
    </w:p>
    <w:p w14:paraId="408EF84F" w14:textId="77777777" w:rsidR="007E0A64" w:rsidRDefault="007E0A64" w:rsidP="007E0A64">
      <w:pPr>
        <w:jc w:val="both"/>
      </w:pPr>
    </w:p>
    <w:p w14:paraId="2B43AD60" w14:textId="0863A496" w:rsidR="00616919" w:rsidRDefault="00616919">
      <w:r>
        <w:t>- Stress e depressão</w:t>
      </w:r>
    </w:p>
    <w:p w14:paraId="395E97F8" w14:textId="3AC1741D" w:rsidR="00F34D68" w:rsidRDefault="00C53728">
      <w:r>
        <w:tab/>
        <w:t>Ante</w:t>
      </w:r>
      <w:r w:rsidR="00D3705F">
        <w:t>riorm</w:t>
      </w:r>
      <w:r w:rsidR="001E5AAD">
        <w:t xml:space="preserve">ente fora apresentado como o organismo humano responde perante </w:t>
      </w:r>
      <w:r w:rsidR="00260607">
        <w:t xml:space="preserve">uma ameaça que, de momento, não consegue lidar – através de um ciclo que envolve a produção de cortisol que, e embora esteja sempre presente no corpo, constitui uma hormona do stress e, como tal, aumenta perante esses estados. </w:t>
      </w:r>
      <w:r w:rsidR="00260607" w:rsidRPr="00260607">
        <w:t xml:space="preserve">Porém, quando a situação é muito grave, a chamada </w:t>
      </w:r>
      <w:r w:rsidR="00260607">
        <w:t>“</w:t>
      </w:r>
      <w:r w:rsidR="00260607" w:rsidRPr="00260607">
        <w:t>reação de alarme do hipotálamo</w:t>
      </w:r>
      <w:r w:rsidR="00260607">
        <w:t xml:space="preserve">” </w:t>
      </w:r>
      <w:r w:rsidR="00260607" w:rsidRPr="00260607">
        <w:t>é ativada, libertando não só quantidades maiores de cortisol, mas também de catecolaminas, incluindo a adrenalina, a noradrenalina e a dopamina libertadas na medula suprarrenal</w:t>
      </w:r>
      <w:r w:rsidR="00260607">
        <w:t xml:space="preserve"> </w:t>
      </w:r>
      <w:r w:rsidR="00260607">
        <w:fldChar w:fldCharType="begin" w:fldLock="1"/>
      </w:r>
      <w:r w:rsidR="00260607">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60607">
        <w:fldChar w:fldCharType="separate"/>
      </w:r>
      <w:r w:rsidR="00260607" w:rsidRPr="00260607">
        <w:rPr>
          <w:noProof/>
        </w:rPr>
        <w:t>(Vindel, 2022)</w:t>
      </w:r>
      <w:r w:rsidR="00260607">
        <w:fldChar w:fldCharType="end"/>
      </w:r>
      <w:r w:rsidR="00260607" w:rsidRPr="00260607">
        <w:t>.</w:t>
      </w:r>
    </w:p>
    <w:p w14:paraId="7B529309" w14:textId="25C50A74" w:rsidR="00517957" w:rsidRDefault="00260607">
      <w:pPr>
        <w:rPr>
          <w:lang w:val="pt-BR"/>
        </w:rPr>
      </w:pPr>
      <w:r>
        <w:tab/>
      </w:r>
      <w:r w:rsidRPr="00260607">
        <w:rPr>
          <w:lang w:val="pt-BR"/>
        </w:rPr>
        <w:t>Se o stress for persistente</w:t>
      </w:r>
      <w:r>
        <w:rPr>
          <w:lang w:val="pt-BR"/>
        </w:rPr>
        <w:t xml:space="preserv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Pr>
          <w:lang w:val="pt-BR"/>
        </w:rPr>
        <w:lastRenderedPageBreak/>
        <w:fldChar w:fldCharType="begin" w:fldLock="1"/>
      </w:r>
      <w:r w:rsidR="00245C25">
        <w:rPr>
          <w:lang w:val="pt-BR"/>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Pr>
          <w:lang w:val="pt-BR"/>
        </w:rPr>
        <w:fldChar w:fldCharType="separate"/>
      </w:r>
      <w:r w:rsidRPr="00260607">
        <w:rPr>
          <w:noProof/>
          <w:lang w:val="pt-BR"/>
        </w:rPr>
        <w:t>(Vindel, 2022)</w:t>
      </w:r>
      <w:r>
        <w:rPr>
          <w:lang w:val="pt-BR"/>
        </w:rPr>
        <w:fldChar w:fldCharType="end"/>
      </w:r>
      <w:r w:rsidR="00245C25">
        <w:rPr>
          <w:lang w:val="pt-BR"/>
        </w:rPr>
        <w:t xml:space="preserve"> que, consequentemente, tem efeitos nocivos para o organismo </w:t>
      </w:r>
      <w:r w:rsidR="00245C25">
        <w:rPr>
          <w:lang w:val="pt-BR"/>
        </w:rPr>
        <w:fldChar w:fldCharType="begin" w:fldLock="1"/>
      </w:r>
      <w:r w:rsidR="00B933BE">
        <w:rPr>
          <w:lang w:val="pt-BR"/>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00245C25">
        <w:rPr>
          <w:lang w:val="pt-BR"/>
        </w:rPr>
        <w:fldChar w:fldCharType="separate"/>
      </w:r>
      <w:r w:rsidR="00245C25" w:rsidRPr="00245C25">
        <w:rPr>
          <w:noProof/>
          <w:lang w:val="pt-BR"/>
        </w:rPr>
        <w:t>(Marques et al., n.d.)</w:t>
      </w:r>
      <w:r w:rsidR="00245C25">
        <w:rPr>
          <w:lang w:val="pt-BR"/>
        </w:rPr>
        <w:fldChar w:fldCharType="end"/>
      </w:r>
      <w:r>
        <w:rPr>
          <w:lang w:val="pt-BR"/>
        </w:rPr>
        <w:t xml:space="preserve">. </w:t>
      </w:r>
    </w:p>
    <w:p w14:paraId="608BEA26" w14:textId="386FF245" w:rsidR="00517957" w:rsidRDefault="00517957">
      <w:pPr>
        <w:rPr>
          <w:lang w:val="pt-BR"/>
        </w:rPr>
      </w:pPr>
      <w:r>
        <w:rPr>
          <w:lang w:val="pt-BR"/>
        </w:rPr>
        <w:tab/>
        <w:t xml:space="preserve">O sistema nervoso, no entanto, </w:t>
      </w:r>
      <w:r w:rsidR="00F46F99">
        <w:rPr>
          <w:lang w:val="pt-BR"/>
        </w:rPr>
        <w:t xml:space="preserve">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56EE4623" w14:textId="1D1E8933" w:rsidR="00F46F99" w:rsidRPr="00260607" w:rsidRDefault="00F46F99" w:rsidP="00F46F99">
      <w:pPr>
        <w:jc w:val="center"/>
        <w:rPr>
          <w:lang w:val="pt-BR"/>
        </w:rPr>
      </w:pPr>
      <w:r>
        <w:rPr>
          <w:noProof/>
          <w:lang w:val="pt-BR"/>
        </w:rPr>
        <w:drawing>
          <wp:inline distT="0" distB="0" distL="0" distR="0" wp14:anchorId="168F5ABD" wp14:editId="6D62C1A5">
            <wp:extent cx="4770296" cy="2356338"/>
            <wp:effectExtent l="0" t="0" r="0" b="6350"/>
            <wp:docPr id="7832126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243F204D" w14:textId="77777777" w:rsidR="00D8543C" w:rsidRDefault="00F34D68" w:rsidP="00F46F99">
      <w:r w:rsidRPr="00260607">
        <w:rPr>
          <w:lang w:val="pt-BR"/>
        </w:rPr>
        <w:t xml:space="preserve"> </w:t>
      </w:r>
      <w:r w:rsidR="00F46F99">
        <w:rPr>
          <w:lang w:val="pt-BR"/>
        </w:rPr>
        <w:t xml:space="preserve">Fig.1 - </w:t>
      </w:r>
      <w:r w:rsidR="00F46F99" w:rsidRPr="00F17FF5">
        <w:t>Resposta do HPA ao stress agudo</w:t>
      </w:r>
      <w:r w:rsidR="003E4B4E">
        <w:t xml:space="preserve">, em detrimento do </w:t>
      </w:r>
      <w:r w:rsidR="00F46F99" w:rsidRPr="00F17FF5">
        <w:t>mecanismo de habituação do HPA ao stress crónico</w:t>
      </w:r>
      <w:r w:rsidR="003E4B4E">
        <w:t>.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w:t>
      </w:r>
      <w:r w:rsidR="00B933BE">
        <w:t xml:space="preserve"> </w:t>
      </w:r>
      <w:r w:rsidR="00B933BE">
        <w:fldChar w:fldCharType="begin" w:fldLock="1"/>
      </w:r>
      <w:r w:rsidR="009D198F">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00B933BE">
        <w:fldChar w:fldCharType="separate"/>
      </w:r>
      <w:r w:rsidR="00B933BE" w:rsidRPr="00B933BE">
        <w:rPr>
          <w:noProof/>
        </w:rPr>
        <w:t>(Rabasa et al., 2015)</w:t>
      </w:r>
      <w:r w:rsidR="00B933BE">
        <w:fldChar w:fldCharType="end"/>
      </w:r>
      <w:r w:rsidR="003E4B4E">
        <w:t xml:space="preserve">. </w:t>
      </w:r>
    </w:p>
    <w:p w14:paraId="01183DAE" w14:textId="77777777" w:rsidR="00D8543C" w:rsidRDefault="00D8543C" w:rsidP="00F46F99"/>
    <w:p w14:paraId="56A8B76F" w14:textId="0D0E22F5" w:rsidR="00F34D68" w:rsidRDefault="009D198F" w:rsidP="00604257">
      <w:pPr>
        <w:ind w:firstLine="708"/>
      </w:pPr>
      <w:r>
        <w:t xml:space="preserve">Esta adaptação, contudo, nem sempre é conseguida, pelo que a ação de um stress sistemático coloca imediatamente o indivíduo em risco de vida </w:t>
      </w:r>
      <w:r>
        <w:fldChar w:fldCharType="begin" w:fldLock="1"/>
      </w:r>
      <w:r w:rsidR="002E6E1C">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fldChar w:fldCharType="separate"/>
      </w:r>
      <w:r w:rsidRPr="009D198F">
        <w:rPr>
          <w:noProof/>
        </w:rPr>
        <w:t>(Rabasa et al., 2015)</w:t>
      </w:r>
      <w:r>
        <w:fldChar w:fldCharType="end"/>
      </w:r>
      <w:r w:rsidR="006B6931">
        <w:t xml:space="preserve">, para além de que este mecanismo, quando executado, não resolve a longa prevalência do cortisol no organismo – apesar da estimulação crónica do HPA promover aumentos hormonais menos acentuados e uma menor captação de cortisol por parte dos tecidos-alvo, o cortisol, ainda assim, continua em elevadas quantidades no organismo e não é escoado. Isto, pode, a longo prazo, provocar efeitos </w:t>
      </w:r>
      <w:r w:rsidR="006B6931" w:rsidRPr="00F17FF5">
        <w:t xml:space="preserve">deletérios </w:t>
      </w:r>
      <w:r w:rsidR="006B6931">
        <w:t>ao organismo</w:t>
      </w:r>
      <w:r w:rsidR="006B6931">
        <w:t xml:space="preserve"> </w:t>
      </w:r>
      <w:r w:rsidR="006B6931">
        <w:fldChar w:fldCharType="begin" w:fldLock="1"/>
      </w:r>
      <w:r w:rsidR="006B6931">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006B6931">
        <w:fldChar w:fldCharType="separate"/>
      </w:r>
      <w:r w:rsidR="006B6931" w:rsidRPr="001A6414">
        <w:rPr>
          <w:noProof/>
        </w:rPr>
        <w:t>(Jayasinghe et al., 2016)</w:t>
      </w:r>
      <w:r w:rsidR="006B6931">
        <w:fldChar w:fldCharType="end"/>
      </w:r>
      <w:r w:rsidR="002E6E1C">
        <w:t xml:space="preserve"> – entre eles, a redução do volume do hipocampo, a estrutura cerebral envolvida nos processos de cognição, emoções, afeto e memória, tornando-se num fator importante no aparecimento da depressão </w:t>
      </w:r>
      <w:r w:rsidR="002E6E1C">
        <w:fldChar w:fldCharType="begin" w:fldLock="1"/>
      </w:r>
      <w:r w:rsidR="00BA1C85">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002E6E1C">
        <w:fldChar w:fldCharType="separate"/>
      </w:r>
      <w:r w:rsidR="002E6E1C" w:rsidRPr="002E6E1C">
        <w:rPr>
          <w:noProof/>
        </w:rPr>
        <w:t>(Moica et al., 2015)</w:t>
      </w:r>
      <w:r w:rsidR="002E6E1C">
        <w:fldChar w:fldCharType="end"/>
      </w:r>
      <w:r w:rsidR="00BA1C85">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00BA1C85">
        <w:fldChar w:fldCharType="begin" w:fldLock="1"/>
      </w:r>
      <w:r w:rsidR="00BA1C85">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operties":{"noteIndex":0},"schema":"https://github.com/citation-style-language/schema/raw/master/csl-citation.json"}</w:instrText>
      </w:r>
      <w:r w:rsidR="00BA1C85">
        <w:fldChar w:fldCharType="separate"/>
      </w:r>
      <w:r w:rsidR="00BA1C85" w:rsidRPr="00BA1C85">
        <w:rPr>
          <w:noProof/>
        </w:rPr>
        <w:t>(Vindel, 2022)</w:t>
      </w:r>
      <w:r w:rsidR="00BA1C85">
        <w:fldChar w:fldCharType="end"/>
      </w:r>
      <w:r w:rsidR="002E6E1C">
        <w:t>.</w:t>
      </w:r>
    </w:p>
    <w:p w14:paraId="61ECD2BB" w14:textId="13E933EF" w:rsidR="00604257" w:rsidRPr="00604257" w:rsidRDefault="00604257" w:rsidP="00604257">
      <w:pPr>
        <w:keepNext/>
        <w:keepLines/>
        <w:spacing w:before="240" w:after="0"/>
        <w:outlineLvl w:val="0"/>
        <w:rPr>
          <w:rFonts w:ascii="Broadway" w:eastAsiaTheme="majorEastAsia" w:hAnsi="Broadway" w:cstheme="majorBidi"/>
          <w:sz w:val="36"/>
          <w:szCs w:val="36"/>
        </w:rPr>
      </w:pPr>
      <w:bookmarkStart w:id="0" w:name="_Toc125633735"/>
      <w:r w:rsidRPr="00662943">
        <w:rPr>
          <w:rFonts w:ascii="Broadway" w:eastAsiaTheme="majorEastAsia" w:hAnsi="Broadway" w:cstheme="majorBidi"/>
          <w:sz w:val="36"/>
          <w:szCs w:val="36"/>
        </w:rPr>
        <w:lastRenderedPageBreak/>
        <w:t>Depressão</w:t>
      </w:r>
      <w:bookmarkEnd w:id="0"/>
    </w:p>
    <w:p w14:paraId="0611CBD8" w14:textId="77777777" w:rsidR="00604257" w:rsidRDefault="00604257" w:rsidP="00604257">
      <w:pPr>
        <w:keepNext/>
        <w:keepLines/>
        <w:numPr>
          <w:ilvl w:val="1"/>
          <w:numId w:val="2"/>
        </w:numPr>
        <w:spacing w:before="40" w:after="0"/>
        <w:outlineLvl w:val="1"/>
        <w:rPr>
          <w:rFonts w:eastAsiaTheme="majorEastAsia" w:cstheme="minorHAnsi"/>
          <w:sz w:val="28"/>
          <w:szCs w:val="28"/>
        </w:rPr>
      </w:pPr>
      <w:bookmarkStart w:id="1" w:name="_Toc125389026"/>
      <w:bookmarkStart w:id="2" w:name="_Toc125633736"/>
      <w:r w:rsidRPr="00662943">
        <w:rPr>
          <w:rFonts w:eastAsiaTheme="majorEastAsia" w:cstheme="minorHAnsi"/>
          <w:sz w:val="28"/>
          <w:szCs w:val="28"/>
        </w:rPr>
        <w:t>Epidemiologia</w:t>
      </w:r>
      <w:bookmarkEnd w:id="1"/>
      <w:bookmarkEnd w:id="2"/>
    </w:p>
    <w:p w14:paraId="36AFE29F" w14:textId="77777777" w:rsidR="00604257" w:rsidRPr="00662943" w:rsidRDefault="00604257" w:rsidP="00604257">
      <w:pPr>
        <w:ind w:firstLine="360"/>
        <w:jc w:val="both"/>
        <w:rPr>
          <w:sz w:val="24"/>
          <w:szCs w:val="24"/>
        </w:rPr>
      </w:pPr>
      <w:r w:rsidRPr="00662943">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w:t>
      </w:r>
      <w:proofErr w:type="spellStart"/>
      <w:r w:rsidRPr="00662943">
        <w:rPr>
          <w:sz w:val="24"/>
          <w:szCs w:val="24"/>
        </w:rPr>
        <w:t>eutímico</w:t>
      </w:r>
      <w:proofErr w:type="spellEnd"/>
      <w:r w:rsidRPr="00662943">
        <w:rPr>
          <w:sz w:val="24"/>
          <w:szCs w:val="24"/>
        </w:rPr>
        <w:t xml:space="preserve">,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B72C532883FD498583D37EB9F9A59106"/>
          </w:placeholder>
        </w:sdtPr>
        <w:sdtContent>
          <w:r>
            <w:rPr>
              <w:rFonts w:eastAsia="Times New Roman"/>
            </w:rPr>
            <w:t>(Saraiva &amp; Cerejeira, 2014)</w:t>
          </w:r>
        </w:sdtContent>
      </w:sdt>
      <w:r w:rsidRPr="00662943">
        <w:rPr>
          <w:sz w:val="24"/>
          <w:szCs w:val="24"/>
        </w:rPr>
        <w:t xml:space="preserve">. </w:t>
      </w:r>
    </w:p>
    <w:p w14:paraId="1495B745" w14:textId="77777777" w:rsidR="00604257" w:rsidRPr="00662943" w:rsidRDefault="00604257" w:rsidP="00604257">
      <w:pPr>
        <w:ind w:firstLine="360"/>
        <w:jc w:val="both"/>
        <w:rPr>
          <w:color w:val="FF0000"/>
          <w:sz w:val="24"/>
          <w:szCs w:val="24"/>
        </w:rPr>
      </w:pPr>
      <w:r w:rsidRPr="00662943">
        <w:rPr>
          <w:sz w:val="24"/>
          <w:szCs w:val="24"/>
        </w:rPr>
        <w:t xml:space="preserve">Existem vários tipos de perturbações do humor – neste caso, será dado destaque à depressão </w:t>
      </w:r>
      <w:r w:rsidRPr="00662943">
        <w:rPr>
          <w:i/>
          <w:iCs/>
          <w:sz w:val="24"/>
          <w:szCs w:val="24"/>
        </w:rPr>
        <w:t>major</w:t>
      </w:r>
      <w:r w:rsidRPr="00662943">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B72C532883FD498583D37EB9F9A59106"/>
          </w:placeholder>
        </w:sdtPr>
        <w:sdtContent>
          <w:r>
            <w:rPr>
              <w:rFonts w:eastAsia="Times New Roman"/>
            </w:rPr>
            <w:t>(Saraiva &amp; Cerejeira, 2014)</w:t>
          </w:r>
        </w:sdtContent>
      </w:sdt>
      <w:r w:rsidRPr="00662943">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B72C532883FD498583D37EB9F9A59106"/>
          </w:placeholder>
        </w:sdtPr>
        <w:sdtContent>
          <w:r w:rsidRPr="00DC35BE">
            <w:rPr>
              <w:color w:val="000000"/>
              <w:sz w:val="24"/>
              <w:szCs w:val="24"/>
            </w:rPr>
            <w:t xml:space="preserve">(Centre for Suicide </w:t>
          </w:r>
          <w:proofErr w:type="spellStart"/>
          <w:r w:rsidRPr="00DC35BE">
            <w:rPr>
              <w:color w:val="000000"/>
              <w:sz w:val="24"/>
              <w:szCs w:val="24"/>
            </w:rPr>
            <w:t>Prevention</w:t>
          </w:r>
          <w:proofErr w:type="spellEnd"/>
          <w:r w:rsidRPr="00DC35BE">
            <w:rPr>
              <w:color w:val="000000"/>
              <w:sz w:val="24"/>
              <w:szCs w:val="24"/>
            </w:rPr>
            <w:t>, 2015)</w:t>
          </w:r>
        </w:sdtContent>
      </w:sdt>
      <w:r w:rsidRPr="00662943">
        <w:rPr>
          <w:sz w:val="24"/>
          <w:szCs w:val="24"/>
        </w:rPr>
        <w:t>.</w:t>
      </w:r>
    </w:p>
    <w:p w14:paraId="4EA48CCF" w14:textId="77777777" w:rsidR="00604257" w:rsidRPr="00662943" w:rsidRDefault="00604257" w:rsidP="00604257">
      <w:pPr>
        <w:ind w:firstLine="360"/>
        <w:jc w:val="both"/>
        <w:rPr>
          <w:sz w:val="24"/>
          <w:szCs w:val="24"/>
        </w:rPr>
      </w:pPr>
      <w:r w:rsidRPr="00662943">
        <w:rPr>
          <w:sz w:val="24"/>
          <w:szCs w:val="24"/>
        </w:rPr>
        <w:t xml:space="preserve">Dependendo do país, as prevalências de depressão </w:t>
      </w:r>
      <w:r w:rsidRPr="00662943">
        <w:rPr>
          <w:i/>
          <w:iCs/>
          <w:sz w:val="24"/>
          <w:szCs w:val="24"/>
        </w:rPr>
        <w:t xml:space="preserve">major </w:t>
      </w:r>
      <w:r w:rsidRPr="00662943">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B72C532883FD498583D37EB9F9A59106"/>
          </w:placeholder>
        </w:sdtPr>
        <w:sdtContent>
          <w:r>
            <w:rPr>
              <w:rFonts w:eastAsia="Times New Roman"/>
            </w:rPr>
            <w:t>(Saraiva &amp; Cerejeira, 2014)</w:t>
          </w:r>
        </w:sdtContent>
      </w:sdt>
      <w:r w:rsidRPr="00662943">
        <w:rPr>
          <w:sz w:val="24"/>
          <w:szCs w:val="24"/>
        </w:rPr>
        <w:t xml:space="preserve">. </w:t>
      </w:r>
    </w:p>
    <w:p w14:paraId="19BACAA0" w14:textId="77777777" w:rsidR="00604257" w:rsidRPr="00662943" w:rsidRDefault="00604257" w:rsidP="00604257">
      <w:pPr>
        <w:ind w:firstLine="360"/>
        <w:jc w:val="both"/>
        <w:rPr>
          <w:sz w:val="24"/>
          <w:szCs w:val="24"/>
        </w:rPr>
      </w:pPr>
      <w:r w:rsidRPr="00662943">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B72C532883FD498583D37EB9F9A59106"/>
          </w:placeholder>
        </w:sdtPr>
        <w:sdtContent>
          <w:r>
            <w:rPr>
              <w:rFonts w:eastAsia="Times New Roman"/>
            </w:rPr>
            <w:t>(Saraiva &amp; Cerejeira, 2014)</w:t>
          </w:r>
        </w:sdtContent>
      </w:sdt>
      <w:r w:rsidRPr="00662943">
        <w:rPr>
          <w:sz w:val="24"/>
          <w:szCs w:val="24"/>
        </w:rPr>
        <w:t xml:space="preserve">. </w:t>
      </w:r>
    </w:p>
    <w:p w14:paraId="3D33D2FC" w14:textId="77777777" w:rsidR="00604257" w:rsidRPr="00662943" w:rsidRDefault="00604257" w:rsidP="00604257">
      <w:pPr>
        <w:keepNext/>
        <w:keepLines/>
        <w:numPr>
          <w:ilvl w:val="1"/>
          <w:numId w:val="2"/>
        </w:numPr>
        <w:spacing w:before="40" w:after="0"/>
        <w:outlineLvl w:val="1"/>
        <w:rPr>
          <w:rFonts w:eastAsiaTheme="majorEastAsia" w:cstheme="minorHAnsi"/>
          <w:sz w:val="28"/>
          <w:szCs w:val="28"/>
        </w:rPr>
      </w:pPr>
      <w:bookmarkStart w:id="3" w:name="_Toc125389027"/>
      <w:bookmarkStart w:id="4" w:name="_Toc125633737"/>
      <w:r w:rsidRPr="00662943">
        <w:rPr>
          <w:rFonts w:eastAsiaTheme="majorEastAsia" w:cstheme="minorHAnsi"/>
          <w:sz w:val="28"/>
          <w:szCs w:val="28"/>
        </w:rPr>
        <w:t>Sintomatologia</w:t>
      </w:r>
      <w:bookmarkEnd w:id="3"/>
      <w:bookmarkEnd w:id="4"/>
    </w:p>
    <w:p w14:paraId="0831DCF9" w14:textId="77777777" w:rsidR="00604257" w:rsidRPr="00662943" w:rsidRDefault="00604257" w:rsidP="00604257">
      <w:pPr>
        <w:jc w:val="both"/>
        <w:rPr>
          <w:sz w:val="24"/>
          <w:szCs w:val="24"/>
        </w:rPr>
      </w:pPr>
      <w:r w:rsidRPr="00662943">
        <w:rPr>
          <w:sz w:val="24"/>
          <w:szCs w:val="24"/>
        </w:rPr>
        <w:t xml:space="preserve">        Para uma entidade ser diagnosticada com depressão </w:t>
      </w:r>
      <w:r w:rsidRPr="00662943">
        <w:rPr>
          <w:i/>
          <w:iCs/>
          <w:sz w:val="24"/>
          <w:szCs w:val="24"/>
        </w:rPr>
        <w:t>major</w:t>
      </w:r>
      <w:r w:rsidRPr="00662943">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B72C532883FD498583D37EB9F9A59106"/>
          </w:placeholder>
        </w:sdtPr>
        <w:sdtContent>
          <w:r>
            <w:rPr>
              <w:rFonts w:eastAsia="Times New Roman"/>
            </w:rPr>
            <w:t>(Abreu, 2006, Saraiva &amp; Cerejeira, 2014)</w:t>
          </w:r>
        </w:sdtContent>
      </w:sdt>
      <w:r w:rsidRPr="00662943">
        <w:rPr>
          <w:sz w:val="24"/>
          <w:szCs w:val="24"/>
        </w:rPr>
        <w:t>:</w:t>
      </w:r>
    </w:p>
    <w:p w14:paraId="7BF7049C" w14:textId="77777777" w:rsidR="00604257" w:rsidRPr="00662943" w:rsidRDefault="00604257" w:rsidP="00604257">
      <w:pPr>
        <w:numPr>
          <w:ilvl w:val="1"/>
          <w:numId w:val="1"/>
        </w:numPr>
        <w:contextualSpacing/>
        <w:jc w:val="both"/>
        <w:rPr>
          <w:sz w:val="24"/>
          <w:szCs w:val="24"/>
        </w:rPr>
      </w:pPr>
      <w:r w:rsidRPr="00662943">
        <w:rPr>
          <w:sz w:val="24"/>
          <w:szCs w:val="24"/>
        </w:rPr>
        <w:t>Humor deprimido;</w:t>
      </w:r>
    </w:p>
    <w:p w14:paraId="4E78D1CD" w14:textId="77777777" w:rsidR="00604257" w:rsidRPr="00662943" w:rsidRDefault="00604257" w:rsidP="00604257">
      <w:pPr>
        <w:ind w:left="1440"/>
        <w:contextualSpacing/>
        <w:jc w:val="both"/>
        <w:rPr>
          <w:sz w:val="24"/>
          <w:szCs w:val="24"/>
        </w:rPr>
      </w:pPr>
    </w:p>
    <w:p w14:paraId="0C158C81" w14:textId="77777777" w:rsidR="00604257" w:rsidRPr="00662943" w:rsidRDefault="00604257" w:rsidP="00604257">
      <w:pPr>
        <w:numPr>
          <w:ilvl w:val="1"/>
          <w:numId w:val="1"/>
        </w:numPr>
        <w:contextualSpacing/>
        <w:jc w:val="both"/>
        <w:rPr>
          <w:sz w:val="24"/>
          <w:szCs w:val="24"/>
        </w:rPr>
      </w:pPr>
      <w:r w:rsidRPr="00662943">
        <w:rPr>
          <w:sz w:val="24"/>
          <w:szCs w:val="24"/>
        </w:rPr>
        <w:t>Anedonia, isto é, perda de interesse e de prazer nas atividades do dia a dia;</w:t>
      </w:r>
    </w:p>
    <w:p w14:paraId="31BBDAF9" w14:textId="77777777" w:rsidR="00604257" w:rsidRPr="00662943" w:rsidRDefault="00604257" w:rsidP="00604257">
      <w:pPr>
        <w:ind w:left="1440"/>
        <w:contextualSpacing/>
        <w:jc w:val="both"/>
        <w:rPr>
          <w:sz w:val="24"/>
          <w:szCs w:val="24"/>
        </w:rPr>
      </w:pPr>
    </w:p>
    <w:p w14:paraId="0ECC5F72" w14:textId="77777777" w:rsidR="00604257" w:rsidRPr="00662943" w:rsidRDefault="00604257" w:rsidP="00604257">
      <w:pPr>
        <w:numPr>
          <w:ilvl w:val="1"/>
          <w:numId w:val="1"/>
        </w:numPr>
        <w:contextualSpacing/>
        <w:jc w:val="both"/>
        <w:rPr>
          <w:sz w:val="24"/>
          <w:szCs w:val="24"/>
        </w:rPr>
      </w:pPr>
      <w:r w:rsidRPr="00662943">
        <w:rPr>
          <w:sz w:val="24"/>
          <w:szCs w:val="24"/>
        </w:rPr>
        <w:t xml:space="preserve">Alterações na atividade motora, como a </w:t>
      </w:r>
      <w:proofErr w:type="spellStart"/>
      <w:r w:rsidRPr="00662943">
        <w:rPr>
          <w:sz w:val="24"/>
          <w:szCs w:val="24"/>
        </w:rPr>
        <w:t>lentificação</w:t>
      </w:r>
      <w:proofErr w:type="spellEnd"/>
      <w:r w:rsidRPr="00662943">
        <w:rPr>
          <w:sz w:val="24"/>
          <w:szCs w:val="24"/>
        </w:rPr>
        <w:t xml:space="preserve"> no pensamento e discurso e nos movimentos corporais;</w:t>
      </w:r>
    </w:p>
    <w:p w14:paraId="11C82027" w14:textId="77777777" w:rsidR="002350D2" w:rsidRDefault="002350D2" w:rsidP="002350D2">
      <w:pPr>
        <w:contextualSpacing/>
        <w:jc w:val="both"/>
        <w:rPr>
          <w:sz w:val="24"/>
          <w:szCs w:val="24"/>
        </w:rPr>
      </w:pPr>
    </w:p>
    <w:p w14:paraId="280F37A4" w14:textId="77777777" w:rsidR="002350D2" w:rsidRPr="00662943" w:rsidRDefault="002350D2" w:rsidP="002350D2">
      <w:pPr>
        <w:numPr>
          <w:ilvl w:val="1"/>
          <w:numId w:val="1"/>
        </w:numPr>
        <w:contextualSpacing/>
        <w:jc w:val="both"/>
        <w:rPr>
          <w:sz w:val="24"/>
          <w:szCs w:val="24"/>
        </w:rPr>
      </w:pPr>
      <w:r w:rsidRPr="00662943">
        <w:rPr>
          <w:sz w:val="24"/>
          <w:szCs w:val="24"/>
        </w:rPr>
        <w:t>Falta de energia;</w:t>
      </w:r>
    </w:p>
    <w:p w14:paraId="6AD65B87" w14:textId="77777777" w:rsidR="002350D2" w:rsidRPr="00662943" w:rsidRDefault="002350D2" w:rsidP="002350D2">
      <w:pPr>
        <w:ind w:left="1440"/>
        <w:contextualSpacing/>
        <w:jc w:val="both"/>
        <w:rPr>
          <w:sz w:val="24"/>
          <w:szCs w:val="24"/>
        </w:rPr>
      </w:pPr>
    </w:p>
    <w:p w14:paraId="3C8238CA" w14:textId="77777777" w:rsidR="002350D2" w:rsidRPr="00662943" w:rsidRDefault="002350D2" w:rsidP="002350D2">
      <w:pPr>
        <w:numPr>
          <w:ilvl w:val="1"/>
          <w:numId w:val="1"/>
        </w:numPr>
        <w:contextualSpacing/>
        <w:jc w:val="both"/>
        <w:rPr>
          <w:sz w:val="24"/>
          <w:szCs w:val="24"/>
        </w:rPr>
      </w:pPr>
      <w:r w:rsidRPr="00662943">
        <w:rPr>
          <w:sz w:val="24"/>
          <w:szCs w:val="24"/>
        </w:rPr>
        <w:t>Alterações no sono, havendo insónia ou hipersónia quase todos os dias;</w:t>
      </w:r>
    </w:p>
    <w:p w14:paraId="6AC962D7" w14:textId="77777777" w:rsidR="002350D2" w:rsidRPr="00662943" w:rsidRDefault="002350D2" w:rsidP="002350D2">
      <w:pPr>
        <w:ind w:left="1440"/>
        <w:contextualSpacing/>
        <w:jc w:val="both"/>
        <w:rPr>
          <w:sz w:val="24"/>
          <w:szCs w:val="24"/>
        </w:rPr>
      </w:pPr>
    </w:p>
    <w:p w14:paraId="4AE1BA8E" w14:textId="77777777" w:rsidR="002350D2" w:rsidRPr="00662943" w:rsidRDefault="002350D2" w:rsidP="002350D2">
      <w:pPr>
        <w:numPr>
          <w:ilvl w:val="1"/>
          <w:numId w:val="1"/>
        </w:numPr>
        <w:contextualSpacing/>
        <w:jc w:val="both"/>
        <w:rPr>
          <w:sz w:val="24"/>
          <w:szCs w:val="24"/>
        </w:rPr>
      </w:pPr>
      <w:r w:rsidRPr="00662943">
        <w:rPr>
          <w:sz w:val="24"/>
          <w:szCs w:val="24"/>
        </w:rPr>
        <w:t>Distorções cognitivas, como o vivenciamento de sentimentos de inutilidade ou culpa;</w:t>
      </w:r>
    </w:p>
    <w:p w14:paraId="50BEBB84" w14:textId="77777777" w:rsidR="002350D2" w:rsidRPr="00662943" w:rsidRDefault="002350D2" w:rsidP="002350D2">
      <w:pPr>
        <w:ind w:left="1440"/>
        <w:contextualSpacing/>
        <w:jc w:val="both"/>
        <w:rPr>
          <w:sz w:val="24"/>
          <w:szCs w:val="24"/>
        </w:rPr>
      </w:pPr>
    </w:p>
    <w:p w14:paraId="402CA04D" w14:textId="77777777" w:rsidR="002350D2" w:rsidRPr="00662943" w:rsidRDefault="002350D2" w:rsidP="002350D2">
      <w:pPr>
        <w:numPr>
          <w:ilvl w:val="1"/>
          <w:numId w:val="1"/>
        </w:numPr>
        <w:contextualSpacing/>
        <w:jc w:val="both"/>
        <w:rPr>
          <w:sz w:val="24"/>
          <w:szCs w:val="24"/>
        </w:rPr>
      </w:pPr>
      <w:r w:rsidRPr="00662943">
        <w:rPr>
          <w:sz w:val="24"/>
          <w:szCs w:val="24"/>
        </w:rPr>
        <w:t>Alterações cognitivas, tais como dificuldades de concentração e tomada de decisão;</w:t>
      </w:r>
    </w:p>
    <w:p w14:paraId="0B0E92A7" w14:textId="77777777" w:rsidR="002350D2" w:rsidRPr="00662943" w:rsidRDefault="002350D2" w:rsidP="002350D2">
      <w:pPr>
        <w:ind w:left="1440"/>
        <w:contextualSpacing/>
        <w:jc w:val="both"/>
        <w:rPr>
          <w:sz w:val="24"/>
          <w:szCs w:val="24"/>
        </w:rPr>
      </w:pPr>
    </w:p>
    <w:p w14:paraId="491CBAA1" w14:textId="77777777" w:rsidR="002350D2" w:rsidRPr="00662943" w:rsidRDefault="002350D2" w:rsidP="002350D2">
      <w:pPr>
        <w:numPr>
          <w:ilvl w:val="1"/>
          <w:numId w:val="1"/>
        </w:numPr>
        <w:contextualSpacing/>
        <w:jc w:val="both"/>
        <w:rPr>
          <w:sz w:val="24"/>
          <w:szCs w:val="24"/>
        </w:rPr>
      </w:pPr>
      <w:r w:rsidRPr="00662943">
        <w:rPr>
          <w:sz w:val="24"/>
          <w:szCs w:val="24"/>
        </w:rPr>
        <w:t>Ideação suicida.</w:t>
      </w:r>
    </w:p>
    <w:p w14:paraId="6E308189" w14:textId="77777777" w:rsidR="002350D2" w:rsidRPr="00662943" w:rsidRDefault="002350D2" w:rsidP="002350D2">
      <w:pPr>
        <w:jc w:val="both"/>
        <w:rPr>
          <w:sz w:val="24"/>
          <w:szCs w:val="24"/>
        </w:rPr>
      </w:pPr>
      <w:r w:rsidRPr="00662943">
        <w:rPr>
          <w:sz w:val="24"/>
          <w:szCs w:val="24"/>
        </w:rPr>
        <w:t xml:space="preserve">        Estes sintomas deverão manter-se, no mínimo, durante duas semanas para ser considerado o diagnóstico.</w:t>
      </w:r>
    </w:p>
    <w:p w14:paraId="296FCAD6" w14:textId="77777777" w:rsidR="000D6455" w:rsidRDefault="000D6455" w:rsidP="002350D2">
      <w:pPr>
        <w:contextualSpacing/>
        <w:jc w:val="both"/>
        <w:rPr>
          <w:sz w:val="24"/>
          <w:szCs w:val="24"/>
        </w:rPr>
      </w:pPr>
    </w:p>
    <w:p w14:paraId="66B7D4EF" w14:textId="77777777" w:rsidR="000D6455" w:rsidRDefault="000D6455" w:rsidP="000D6455">
      <w:pPr>
        <w:pStyle w:val="Heading2"/>
        <w:numPr>
          <w:ilvl w:val="1"/>
          <w:numId w:val="2"/>
        </w:numPr>
        <w:rPr>
          <w:rFonts w:asciiTheme="minorHAnsi" w:hAnsiTheme="minorHAnsi" w:cstheme="minorHAnsi"/>
          <w:color w:val="auto"/>
          <w:sz w:val="28"/>
          <w:szCs w:val="28"/>
        </w:rPr>
      </w:pPr>
      <w:r w:rsidRPr="000D6455">
        <w:rPr>
          <w:rFonts w:asciiTheme="minorHAnsi" w:hAnsiTheme="minorHAnsi" w:cstheme="minorHAnsi"/>
          <w:color w:val="auto"/>
          <w:sz w:val="28"/>
          <w:szCs w:val="28"/>
        </w:rPr>
        <w:t>O que é</w:t>
      </w:r>
    </w:p>
    <w:p w14:paraId="7CEB8C4B" w14:textId="73720C2F" w:rsidR="002D7C81" w:rsidRPr="002D7C81" w:rsidRDefault="000D6455" w:rsidP="002D7C81">
      <w:pPr>
        <w:ind w:firstLine="360"/>
      </w:pPr>
      <w:r w:rsidRPr="000D6455">
        <w:t>Podemos entender a depressão como uma quebra persistente do humor, caracterizada por uma perda de interesse e capacidade de desfrutar o que nos rodeia, e pelo abandono progressivo de comportamentos quotidianos, sociais e de comunicação. É um estado de tristeza e desespero que pode ser acompanhado por distúrbios de sono, alimentares, da sexualidade, da atividade mental, física e até mesmo da alegria de viver.</w:t>
      </w:r>
      <w:bookmarkStart w:id="5" w:name="_Toc125633738"/>
    </w:p>
    <w:p w14:paraId="6069689F" w14:textId="44FB7EB8" w:rsidR="00604257" w:rsidRPr="00662943" w:rsidRDefault="00604257" w:rsidP="00604257">
      <w:pPr>
        <w:keepNext/>
        <w:keepLines/>
        <w:numPr>
          <w:ilvl w:val="1"/>
          <w:numId w:val="2"/>
        </w:numPr>
        <w:spacing w:before="40" w:after="0"/>
        <w:outlineLvl w:val="1"/>
        <w:rPr>
          <w:rFonts w:eastAsiaTheme="majorEastAsia" w:cstheme="minorHAnsi"/>
          <w:sz w:val="28"/>
          <w:szCs w:val="28"/>
        </w:rPr>
      </w:pPr>
      <w:r>
        <w:rPr>
          <w:rFonts w:eastAsiaTheme="majorEastAsia" w:cstheme="minorHAnsi"/>
          <w:sz w:val="28"/>
          <w:szCs w:val="28"/>
        </w:rPr>
        <w:t>Discussão</w:t>
      </w:r>
      <w:bookmarkEnd w:id="5"/>
    </w:p>
    <w:p w14:paraId="46DF936C" w14:textId="77777777" w:rsidR="00604257" w:rsidRDefault="00604257" w:rsidP="00604257">
      <w:pPr>
        <w:jc w:val="both"/>
        <w:rPr>
          <w:sz w:val="24"/>
          <w:szCs w:val="24"/>
        </w:rPr>
      </w:pPr>
      <w:r>
        <w:rPr>
          <w:sz w:val="24"/>
          <w:szCs w:val="24"/>
        </w:rPr>
        <w:t xml:space="preserve">        </w:t>
      </w:r>
    </w:p>
    <w:p w14:paraId="0A277326" w14:textId="77777777" w:rsidR="00604257" w:rsidRDefault="00604257" w:rsidP="00604257">
      <w:pPr>
        <w:jc w:val="both"/>
        <w:rPr>
          <w:sz w:val="24"/>
          <w:szCs w:val="24"/>
        </w:rPr>
      </w:pPr>
      <w:r>
        <w:rPr>
          <w:sz w:val="24"/>
          <w:szCs w:val="24"/>
        </w:rPr>
        <w:t xml:space="preserve">        Esta secção que agora termina teve como objetivo, na sua maioria, na enunciação dos principais sintomas associados à depressão, permitindo desta forma pensar numa possível designação do protagonista a vir a ser desenvolvido – sendo um indivíduo 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26793546" w14:textId="77777777" w:rsidR="00604257" w:rsidRPr="00662943" w:rsidRDefault="00604257" w:rsidP="00604257">
      <w:pPr>
        <w:jc w:val="both"/>
        <w:rPr>
          <w:sz w:val="24"/>
          <w:szCs w:val="24"/>
        </w:rPr>
      </w:pPr>
      <w:r>
        <w:rPr>
          <w:sz w:val="24"/>
          <w:szCs w:val="24"/>
        </w:rPr>
        <w:t xml:space="preserve">        Também relativo ao tópico da depressão, a intenção era de elaborar com maior detalhe a sua componente neurobiológica, particularmente o ciclo do </w:t>
      </w:r>
      <w:r>
        <w:rPr>
          <w:i/>
          <w:iCs/>
          <w:sz w:val="24"/>
          <w:szCs w:val="24"/>
        </w:rPr>
        <w:t>stress</w:t>
      </w:r>
      <w:r>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35E837F9" w14:textId="7C88D69A" w:rsidR="00604257" w:rsidRPr="00F46F99" w:rsidRDefault="00604257"/>
    <w:sectPr w:rsidR="00604257" w:rsidRPr="00F46F9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D308D" w14:textId="77777777" w:rsidR="00076682" w:rsidRDefault="00076682" w:rsidP="00201762">
      <w:pPr>
        <w:spacing w:after="0" w:line="240" w:lineRule="auto"/>
      </w:pPr>
      <w:r>
        <w:separator/>
      </w:r>
    </w:p>
  </w:endnote>
  <w:endnote w:type="continuationSeparator" w:id="0">
    <w:p w14:paraId="6C277F09" w14:textId="77777777" w:rsidR="00076682" w:rsidRDefault="00076682" w:rsidP="00201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8C519" w14:textId="77777777" w:rsidR="00076682" w:rsidRDefault="00076682" w:rsidP="00201762">
      <w:pPr>
        <w:spacing w:after="0" w:line="240" w:lineRule="auto"/>
      </w:pPr>
      <w:r>
        <w:separator/>
      </w:r>
    </w:p>
  </w:footnote>
  <w:footnote w:type="continuationSeparator" w:id="0">
    <w:p w14:paraId="52587F41" w14:textId="77777777" w:rsidR="00076682" w:rsidRDefault="00076682" w:rsidP="00201762">
      <w:pPr>
        <w:spacing w:after="0" w:line="240" w:lineRule="auto"/>
      </w:pPr>
      <w:r>
        <w:continuationSeparator/>
      </w:r>
    </w:p>
  </w:footnote>
  <w:footnote w:id="1">
    <w:p w14:paraId="645F5370" w14:textId="6B354D85" w:rsidR="00201762" w:rsidRPr="00201762" w:rsidRDefault="00201762">
      <w:pPr>
        <w:pStyle w:val="FootnoteText"/>
        <w:rPr>
          <w:lang w:val="pt-BR"/>
        </w:rPr>
      </w:pPr>
      <w:r>
        <w:rPr>
          <w:rStyle w:val="FootnoteReference"/>
        </w:rPr>
        <w:footnoteRef/>
      </w:r>
      <w:r>
        <w:t xml:space="preserve"> </w:t>
      </w:r>
      <w:r w:rsidRPr="00201762">
        <w:rPr>
          <w:lang w:val="pt-BR"/>
        </w:rPr>
        <w:t xml:space="preserve">A homeostasia </w:t>
      </w:r>
      <w:r>
        <w:rPr>
          <w:lang w:val="pt-BR"/>
        </w:rPr>
        <w:t xml:space="preserve">refere-se à capacidade do organismo de permanecer em equilíbrio e reagir, mesmo que ocorram mudanças radicais no meio externo </w:t>
      </w:r>
      <w:r>
        <w:rPr>
          <w:lang w:val="pt-BR"/>
        </w:rPr>
        <w:fldChar w:fldCharType="begin" w:fldLock="1"/>
      </w:r>
      <w:r w:rsidR="00A57BFD">
        <w:rPr>
          <w:lang w:val="pt-BR"/>
        </w:rPr>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Pr>
          <w:lang w:val="pt-BR"/>
        </w:rPr>
        <w:fldChar w:fldCharType="separate"/>
      </w:r>
      <w:r w:rsidRPr="00201762">
        <w:rPr>
          <w:noProof/>
          <w:lang w:val="pt-BR"/>
        </w:rPr>
        <w:t>(Libretti &amp; Puckett, 2023)</w:t>
      </w:r>
      <w:r>
        <w:rPr>
          <w:lang w:val="pt-BR"/>
        </w:rPr>
        <w:fldChar w:fldCharType="end"/>
      </w:r>
      <w:r>
        <w:rPr>
          <w:lang w:val="pt-BR"/>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866AB7"/>
    <w:multiLevelType w:val="hybridMultilevel"/>
    <w:tmpl w:val="1AF6CA1C"/>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8581256">
    <w:abstractNumId w:val="0"/>
  </w:num>
  <w:num w:numId="2" w16cid:durableId="1411196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076682"/>
    <w:rsid w:val="000D6455"/>
    <w:rsid w:val="001E5AAD"/>
    <w:rsid w:val="00201762"/>
    <w:rsid w:val="002350D2"/>
    <w:rsid w:val="00245C25"/>
    <w:rsid w:val="00260607"/>
    <w:rsid w:val="002D7C81"/>
    <w:rsid w:val="002E6E1C"/>
    <w:rsid w:val="002F31BE"/>
    <w:rsid w:val="003377C7"/>
    <w:rsid w:val="003E4B4E"/>
    <w:rsid w:val="00517957"/>
    <w:rsid w:val="00604257"/>
    <w:rsid w:val="00616919"/>
    <w:rsid w:val="006B6931"/>
    <w:rsid w:val="00724C95"/>
    <w:rsid w:val="007713DE"/>
    <w:rsid w:val="007D2862"/>
    <w:rsid w:val="007E0A64"/>
    <w:rsid w:val="00833FAD"/>
    <w:rsid w:val="008E17AB"/>
    <w:rsid w:val="009B0524"/>
    <w:rsid w:val="009D198F"/>
    <w:rsid w:val="00A256F0"/>
    <w:rsid w:val="00A57BFD"/>
    <w:rsid w:val="00AB768F"/>
    <w:rsid w:val="00B254A5"/>
    <w:rsid w:val="00B933BE"/>
    <w:rsid w:val="00BA1C85"/>
    <w:rsid w:val="00C075EA"/>
    <w:rsid w:val="00C53728"/>
    <w:rsid w:val="00D3705F"/>
    <w:rsid w:val="00D8543C"/>
    <w:rsid w:val="00F34D68"/>
    <w:rsid w:val="00F46F99"/>
    <w:rsid w:val="00F60A81"/>
    <w:rsid w:val="00FE26DA"/>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350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 w:type="paragraph" w:styleId="ListParagraph">
    <w:name w:val="List Paragraph"/>
    <w:basedOn w:val="Normal"/>
    <w:uiPriority w:val="34"/>
    <w:qFormat/>
    <w:rsid w:val="00604257"/>
    <w:pPr>
      <w:ind w:left="720"/>
      <w:contextualSpacing/>
    </w:pPr>
  </w:style>
  <w:style w:type="character" w:customStyle="1" w:styleId="Heading2Char">
    <w:name w:val="Heading 2 Char"/>
    <w:basedOn w:val="DefaultParagraphFont"/>
    <w:link w:val="Heading2"/>
    <w:uiPriority w:val="9"/>
    <w:rsid w:val="002350D2"/>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72C532883FD498583D37EB9F9A59106"/>
        <w:category>
          <w:name w:val="General"/>
          <w:gallery w:val="placeholder"/>
        </w:category>
        <w:types>
          <w:type w:val="bbPlcHdr"/>
        </w:types>
        <w:behaviors>
          <w:behavior w:val="content"/>
        </w:behaviors>
        <w:guid w:val="{795A7249-43E0-4020-BACB-971B8D33A849}"/>
      </w:docPartPr>
      <w:docPartBody>
        <w:p w:rsidR="00000000" w:rsidRDefault="00C441E3" w:rsidP="00C441E3">
          <w:pPr>
            <w:pStyle w:val="B72C532883FD498583D37EB9F9A591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1E3"/>
    <w:rsid w:val="00037412"/>
    <w:rsid w:val="00C441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441E3"/>
    <w:rPr>
      <w:color w:val="808080"/>
    </w:rPr>
  </w:style>
  <w:style w:type="paragraph" w:customStyle="1" w:styleId="B72C532883FD498583D37EB9F9A59106">
    <w:name w:val="B72C532883FD498583D37EB9F9A59106"/>
    <w:rsid w:val="00C441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TotalTime>
  <Pages>4</Pages>
  <Words>5756</Words>
  <Characters>32811</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39</cp:revision>
  <dcterms:created xsi:type="dcterms:W3CDTF">2023-10-01T16:58:00Z</dcterms:created>
  <dcterms:modified xsi:type="dcterms:W3CDTF">2023-10-02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